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EC6D77" w14:textId="77777777" w:rsidR="0095210A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95210A">
        <w:rPr>
          <w:rFonts w:ascii="Arial" w:hAnsi="Arial" w:cs="Arial"/>
        </w:rPr>
        <w:t>{</w:t>
      </w:r>
      <w:proofErr w:type="spellStart"/>
      <w:r w:rsidR="0095210A">
        <w:rPr>
          <w:rFonts w:ascii="Arial" w:hAnsi="Arial" w:cs="Arial"/>
        </w:rPr>
        <w:t>SenderName</w:t>
      </w:r>
      <w:proofErr w:type="spellEnd"/>
      <w:r w:rsidR="0095210A">
        <w:rPr>
          <w:rFonts w:ascii="Arial" w:hAnsi="Arial" w:cs="Arial"/>
        </w:rPr>
        <w:t>}</w:t>
      </w:r>
    </w:p>
    <w:p w14:paraId="183063A5" w14:textId="77777777" w:rsidR="0095210A" w:rsidRPr="004659AD" w:rsidRDefault="0095210A" w:rsidP="00270250">
      <w:pPr>
        <w:rPr>
          <w:rFonts w:ascii="Arial" w:hAnsi="Arial" w:cs="Arial"/>
        </w:rPr>
      </w:pPr>
      <w:r>
        <w:rPr>
          <w:rFonts w:ascii="Arial" w:hAnsi="Arial" w:cs="Arial"/>
        </w:rPr>
        <w:t>{</w:t>
      </w:r>
      <w:proofErr w:type="spellStart"/>
      <w:r>
        <w:rPr>
          <w:rFonts w:ascii="Arial" w:hAnsi="Arial" w:cs="Arial"/>
        </w:rPr>
        <w:t>SenderDepartment</w:t>
      </w:r>
      <w:proofErr w:type="spellEnd"/>
      <w:r>
        <w:rPr>
          <w:rFonts w:ascii="Arial" w:hAnsi="Arial" w:cs="Arial"/>
        </w:rPr>
        <w:t>}</w:t>
      </w:r>
    </w:p>
    <w:p w14:paraId="136B7C9F" w14:textId="77777777" w:rsidR="0095210A" w:rsidRPr="004659AD" w:rsidRDefault="0095210A" w:rsidP="00644979">
      <w:pPr>
        <w:rPr>
          <w:rFonts w:ascii="Arial" w:hAnsi="Arial" w:cs="Arial"/>
        </w:rPr>
      </w:pPr>
      <w:r>
        <w:rPr>
          <w:rFonts w:ascii="Arial" w:hAnsi="Arial" w:cs="Arial"/>
        </w:rPr>
        <w:t>{</w:t>
      </w:r>
      <w:proofErr w:type="spellStart"/>
      <w:r>
        <w:rPr>
          <w:rFonts w:ascii="Arial" w:hAnsi="Arial" w:cs="Arial"/>
        </w:rPr>
        <w:t>SenderStreet</w:t>
      </w:r>
      <w:proofErr w:type="spellEnd"/>
      <w:r>
        <w:rPr>
          <w:rFonts w:ascii="Arial" w:hAnsi="Arial" w:cs="Arial"/>
        </w:rPr>
        <w:t>}</w:t>
      </w:r>
    </w:p>
    <w:p w14:paraId="1D98A4C6" w14:textId="77777777" w:rsidR="0095210A" w:rsidRPr="00270250" w:rsidRDefault="0095210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</w:t>
      </w:r>
      <w:proofErr w:type="spellStart"/>
      <w:r w:rsidRPr="00CF0FB3">
        <w:rPr>
          <w:rFonts w:ascii="Arial" w:hAnsi="Arial" w:cs="Arial"/>
          <w:bCs/>
        </w:rPr>
        <w:t>SenderCity</w:t>
      </w:r>
      <w:proofErr w:type="spellEnd"/>
      <w:r w:rsidRPr="00CF0FB3">
        <w:rPr>
          <w:rFonts w:ascii="Arial" w:hAnsi="Arial" w:cs="Arial"/>
          <w:bCs/>
        </w:rPr>
        <w:t>}</w:t>
      </w:r>
    </w:p>
    <w:p w14:paraId="03F5FE93" w14:textId="77777777" w:rsidR="0095210A" w:rsidRPr="007E1298" w:rsidRDefault="0095210A" w:rsidP="00644979">
      <w:pPr>
        <w:rPr>
          <w:rFonts w:ascii="Arial" w:hAnsi="Arial" w:cs="Arial"/>
          <w:b/>
          <w:bCs/>
        </w:rPr>
      </w:pPr>
    </w:p>
    <w:p w14:paraId="0F33FB30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5838133D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A46EAD7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0DAC3896" w14:textId="77777777" w:rsidR="0095210A" w:rsidRPr="003136E9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95210A" w:rsidRPr="0076291A" w14:paraId="565258B5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39D59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B8246A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59E27B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132A669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21F14B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</w:t>
            </w:r>
            <w:proofErr w:type="spellStart"/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LaboratoryNumber</w:t>
            </w:r>
            <w:proofErr w:type="spellEnd"/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95210A" w:rsidRPr="00F923CE" w14:paraId="05EB332D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6CDA8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AC72C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B56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8DD315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6FF58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4E9D13" w14:textId="072C2E52" w:rsidR="0095210A" w:rsidRPr="0051595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5210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CAE07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06F7807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BB891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60134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>
              <w:rPr>
                <w:rFonts w:ascii="Arial" w:hAnsi="Arial" w:cs="Arial"/>
                <w:color w:val="000000"/>
                <w:sz w:val="16"/>
                <w:szCs w:val="16"/>
              </w:rPr>
              <w:t>SamplingLocation</w:t>
            </w:r>
            <w:proofErr w:type="spellEnd"/>
            <w:r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9124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2B9A57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C6189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6991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SamplingDate</w:t>
            </w:r>
            <w:proofErr w:type="spellEnd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AE1E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17F3BA0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0D05A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9E4EC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ReceivingDate</w:t>
            </w:r>
            <w:proofErr w:type="spellEnd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0045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043923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557E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Initialen / </w:t>
            </w:r>
            <w:proofErr w:type="gramStart"/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PLZ  d.</w:t>
            </w:r>
            <w:proofErr w:type="gramEnd"/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9B77F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14BB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C9A6B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4DFC50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54DD9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PatientBirthDate</w:t>
            </w:r>
            <w:proofErr w:type="spellEnd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85C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AF3A37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0D0425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</w:t>
            </w:r>
            <w:proofErr w:type="gramStart"/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es  Einsenders</w:t>
            </w:r>
            <w:proofErr w:type="gramEnd"/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4BE88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SenderLaboratoryNumber</w:t>
            </w:r>
            <w:proofErr w:type="spellEnd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E3EF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9AEC922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1E19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953B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9EAF0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BF3071B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12C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7B4E2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E023504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4A22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6C7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F6F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13E8C06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5B8E6F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809B9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DCF8B9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</w:t>
            </w:r>
            <w:proofErr w:type="spellStart"/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EvaluationString</w:t>
            </w:r>
            <w:proofErr w:type="spellEnd"/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}</w:t>
            </w:r>
          </w:p>
        </w:tc>
      </w:tr>
      <w:tr w:rsidR="0095210A" w:rsidRPr="00D30BF0" w14:paraId="1AB37C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78EB293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8657691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23EE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AgglutinationString</w:t>
            </w:r>
            <w:proofErr w:type="spellEnd"/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</w:tr>
      <w:tr w:rsidR="0095210A" w:rsidRPr="00D30BF0" w14:paraId="0D16366C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2C4EBD8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95210A" w14:paraId="0BB9B68B" w14:textId="77777777" w:rsidTr="001421A2">
              <w:tc>
                <w:tcPr>
                  <w:tcW w:w="1914" w:type="dxa"/>
                  <w:shd w:val="clear" w:color="auto" w:fill="auto"/>
                </w:tcPr>
                <w:p w14:paraId="0798BC7A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</w:t>
                  </w:r>
                  <w:proofErr w:type="gramStart"/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</w:t>
                  </w:r>
                  <w:proofErr w:type="gramEnd"/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0983434E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proofErr w:type="spellStart"/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proofErr w:type="spellEnd"/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6E9CB69A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832861B" w14:textId="77777777" w:rsidR="0095210A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354F8E7B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</w:t>
      </w:r>
      <w:proofErr w:type="spellStart"/>
      <w:r>
        <w:rPr>
          <w:rFonts w:ascii="Arial" w:hAnsi="Arial" w:cs="Arial"/>
          <w:bCs/>
          <w:color w:val="000000"/>
        </w:rPr>
        <w:t>InterpretationDisclaimer</w:t>
      </w:r>
      <w:proofErr w:type="spellEnd"/>
      <w:r>
        <w:rPr>
          <w:rFonts w:ascii="Arial" w:hAnsi="Arial" w:cs="Arial"/>
          <w:bCs/>
          <w:color w:val="000000"/>
        </w:rPr>
        <w:t>}</w:t>
      </w:r>
    </w:p>
    <w:p w14:paraId="4819C1E6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F307DC2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22552FDB" w14:textId="77777777" w:rsidR="0095210A" w:rsidRPr="00644979" w:rsidRDefault="0095210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Laktamase</w:t>
            </w:r>
            <w:proofErr w:type="spellEnd"/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</w:t>
            </w:r>
            <w:proofErr w:type="gramStart"/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ETests}{</w:t>
            </w:r>
            <w:proofErr w:type="gramEnd"/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Etest</w:t>
            </w:r>
            <w:proofErr w:type="spellEnd"/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sult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MicBreakpointSusceptible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MicBreakpointResistent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proofErr w:type="spellStart"/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ETests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 xml:space="preserve">Aufgrund Ihrer Angaben wurde die Empfindlichkeit von </w:t>
      </w:r>
      <w:proofErr w:type="spellStart"/>
      <w:r w:rsidRPr="00376955">
        <w:rPr>
          <w:rFonts w:ascii="Arial" w:hAnsi="Arial" w:cs="Arial"/>
          <w:bCs/>
          <w:color w:val="000000"/>
        </w:rPr>
        <w:t>Fluorchinolone</w:t>
      </w:r>
      <w:r>
        <w:rPr>
          <w:rFonts w:ascii="Arial" w:hAnsi="Arial" w:cs="Arial"/>
          <w:bCs/>
          <w:color w:val="000000"/>
        </w:rPr>
        <w:t>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Resistenz gegen </w:t>
      </w:r>
      <w:proofErr w:type="spellStart"/>
      <w:r>
        <w:rPr>
          <w:rFonts w:ascii="Arial" w:hAnsi="Arial" w:cs="Arial"/>
          <w:bCs/>
          <w:color w:val="000000"/>
        </w:rPr>
        <w:t>Cipro</w:t>
      </w:r>
      <w:proofErr w:type="spellEnd"/>
      <w:r>
        <w:rPr>
          <w:rFonts w:ascii="Arial" w:hAnsi="Arial" w:cs="Arial"/>
          <w:bCs/>
          <w:color w:val="000000"/>
        </w:rPr>
        <w:t xml:space="preserve">-, </w:t>
      </w:r>
      <w:proofErr w:type="spellStart"/>
      <w:r>
        <w:rPr>
          <w:rFonts w:ascii="Arial" w:hAnsi="Arial" w:cs="Arial"/>
          <w:bCs/>
          <w:color w:val="000000"/>
        </w:rPr>
        <w:t>Levo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>
        <w:rPr>
          <w:rFonts w:ascii="Arial" w:hAnsi="Arial" w:cs="Arial"/>
          <w:bCs/>
          <w:color w:val="000000"/>
        </w:rPr>
        <w:t>Moxifloxaci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</w:t>
      </w:r>
      <w:proofErr w:type="spellStart"/>
      <w:r>
        <w:rPr>
          <w:rFonts w:ascii="Arial" w:hAnsi="Arial" w:cs="Arial"/>
          <w:bCs/>
          <w:color w:val="000000"/>
        </w:rPr>
        <w:t>Fluorchinolone</w:t>
      </w:r>
      <w:proofErr w:type="spellEnd"/>
      <w:r>
        <w:rPr>
          <w:rFonts w:ascii="Arial" w:hAnsi="Arial" w:cs="Arial"/>
          <w:bCs/>
          <w:color w:val="000000"/>
        </w:rPr>
        <w:t xml:space="preserve">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proofErr w:type="spellStart"/>
      <w:r w:rsidRPr="002D7232">
        <w:rPr>
          <w:rFonts w:ascii="Arial" w:hAnsi="Arial" w:cs="Arial"/>
          <w:bCs/>
          <w:i/>
          <w:color w:val="000000"/>
        </w:rPr>
        <w:t>gyrA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 w:rsidRPr="002D7232">
        <w:rPr>
          <w:rFonts w:ascii="Arial" w:hAnsi="Arial" w:cs="Arial"/>
          <w:bCs/>
          <w:i/>
          <w:color w:val="000000"/>
        </w:rPr>
        <w:t>parC</w:t>
      </w:r>
      <w:proofErr w:type="spellEnd"/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Ggf. wird eine molekulare Untersuchung im Rahmen von Studien des </w:t>
      </w:r>
      <w:proofErr w:type="spellStart"/>
      <w:r>
        <w:rPr>
          <w:rFonts w:ascii="Arial" w:hAnsi="Arial" w:cs="Arial"/>
          <w:bCs/>
          <w:color w:val="000000"/>
        </w:rPr>
        <w:t>NRZMHi</w:t>
      </w:r>
      <w:proofErr w:type="spellEnd"/>
      <w:r>
        <w:rPr>
          <w:rFonts w:ascii="Arial" w:hAnsi="Arial" w:cs="Arial"/>
          <w:bCs/>
          <w:color w:val="000000"/>
        </w:rPr>
        <w:t xml:space="preserve">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proofErr w:type="spellStart"/>
      <w:r w:rsidRPr="0080037A">
        <w:rPr>
          <w:rFonts w:ascii="Arial" w:hAnsi="Arial" w:cs="Arial"/>
          <w:bCs/>
          <w:color w:val="000000"/>
          <w:szCs w:val="22"/>
          <w:lang w:val="en-US"/>
        </w:rPr>
        <w:t>Literatur</w:t>
      </w:r>
      <w:proofErr w:type="spellEnd"/>
      <w:r w:rsidRPr="0080037A">
        <w:rPr>
          <w:rFonts w:ascii="Arial" w:hAnsi="Arial" w:cs="Arial"/>
          <w:bCs/>
          <w:color w:val="000000"/>
          <w:szCs w:val="22"/>
          <w:lang w:val="en-US"/>
        </w:rPr>
        <w:t>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1.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Turnak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MR,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Bandak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SI,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Bouchillon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SK, Allen BS, Hoban DJ. Antimicrobial susceptibilities of clinical isolates of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Haemophilus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2. Biedenbach DJ, Jones RN. Five-year analysis of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Haemophilus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86017E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95210A">
        <w:rPr>
          <w:rFonts w:ascii="Arial" w:hAnsi="Arial" w:cs="Arial"/>
          <w:sz w:val="20"/>
          <w:szCs w:val="20"/>
          <w:lang w:val="en-US"/>
        </w:rPr>
        <w:t>3. Georgiou M, Munoz R, Roman F, Canton R, Gomez-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Lus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R, Campos J, et al. Ciprofloxacin-resistant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Haemophilus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influenzae strains possess mutations in analogous positions of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GyrA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and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ParC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. </w:t>
      </w:r>
      <w:proofErr w:type="spellStart"/>
      <w:r w:rsidRPr="0086017E">
        <w:rPr>
          <w:rFonts w:ascii="Arial" w:hAnsi="Arial" w:cs="Arial"/>
          <w:sz w:val="20"/>
          <w:szCs w:val="20"/>
        </w:rPr>
        <w:t>Antimicrob</w:t>
      </w:r>
      <w:proofErr w:type="spellEnd"/>
      <w:r w:rsidRPr="0086017E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6017E">
        <w:rPr>
          <w:rFonts w:ascii="Arial" w:hAnsi="Arial" w:cs="Arial"/>
          <w:sz w:val="20"/>
          <w:szCs w:val="20"/>
        </w:rPr>
        <w:t>Agents</w:t>
      </w:r>
      <w:proofErr w:type="spellEnd"/>
      <w:r w:rsidRPr="0086017E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6017E">
        <w:rPr>
          <w:rFonts w:ascii="Arial" w:hAnsi="Arial" w:cs="Arial"/>
          <w:sz w:val="20"/>
          <w:szCs w:val="20"/>
        </w:rPr>
        <w:t>Chemother</w:t>
      </w:r>
      <w:proofErr w:type="spellEnd"/>
      <w:r w:rsidRPr="0086017E">
        <w:rPr>
          <w:rFonts w:ascii="Arial" w:hAnsi="Arial" w:cs="Arial"/>
          <w:sz w:val="20"/>
          <w:szCs w:val="20"/>
        </w:rPr>
        <w:t>. 1996;40:1741-1744.</w:t>
      </w:r>
    </w:p>
    <w:p w14:paraId="747DD726" w14:textId="1872D4A9" w:rsidR="008E63A1" w:rsidRPr="0086017E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497252A3" w14:textId="77777777" w:rsidR="00955635" w:rsidRDefault="00723521" w:rsidP="005B076E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>
        <w:rPr>
          <w:rFonts w:ascii="Arial" w:hAnsi="Arial" w:cs="Arial"/>
          <w:color w:val="000000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955635">
        <w:rPr>
          <w:rFonts w:ascii="Arial" w:hAnsi="Arial" w:cs="Arial"/>
        </w:rPr>
        <w:t>Mit freundlichen Grüßen</w:t>
      </w:r>
    </w:p>
    <w:p w14:paraId="41D9031E" w14:textId="77777777" w:rsidR="00955635" w:rsidRDefault="00955635" w:rsidP="005B076E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3D596FD0" w14:textId="77777777" w:rsidR="00955635" w:rsidRDefault="00955635" w:rsidP="005B076E">
      <w:pPr>
        <w:widowControl w:val="0"/>
        <w:pBdr>
          <w:bottom w:val="single" w:sz="4" w:space="1" w:color="auto"/>
        </w:pBdr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>
        <w:rPr>
          <w:rFonts w:ascii="Arial" w:hAnsi="Arial" w:cs="Arial"/>
          <w:color w:val="000000"/>
        </w:rPr>
        <w:br/>
        <w:t>{Signer}</w:t>
      </w:r>
      <w:r>
        <w:rPr>
          <w:rFonts w:ascii="Arial" w:hAnsi="Arial" w:cs="Arial"/>
          <w:color w:val="000000"/>
        </w:rPr>
        <w:br/>
      </w:r>
    </w:p>
    <w:p w14:paraId="251BD7E2" w14:textId="2AE5CB77" w:rsidR="007E1298" w:rsidRPr="00723521" w:rsidRDefault="00955635" w:rsidP="0086017E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color w:val="000000"/>
        </w:rPr>
      </w:pPr>
      <w:r w:rsidRPr="00203D1E">
        <w:rPr>
          <w:rFonts w:ascii="Arial" w:hAnsi="Arial" w:cs="Arial"/>
          <w:b/>
          <w:sz w:val="18"/>
        </w:rPr>
        <w:t>10. Würzburger Meningokokken-Workshop: 02.06.2022; Informationen: www.nrzmhi.de (s. Anhang).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723521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B04C68" w14:textId="77777777" w:rsidR="009E4C88" w:rsidRDefault="009E4C88">
      <w:r>
        <w:separator/>
      </w:r>
    </w:p>
  </w:endnote>
  <w:endnote w:type="continuationSeparator" w:id="0">
    <w:p w14:paraId="53C76764" w14:textId="77777777" w:rsidR="009E4C88" w:rsidRDefault="009E4C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F31A5" w14:textId="2D52FA67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9E4C88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87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95563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95563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614B9025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9E4C88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86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955635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95563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4D14AC" w14:textId="77777777" w:rsidR="009E4C88" w:rsidRDefault="009E4C88">
      <w:r>
        <w:separator/>
      </w:r>
    </w:p>
  </w:footnote>
  <w:footnote w:type="continuationSeparator" w:id="0">
    <w:p w14:paraId="70AED267" w14:textId="77777777" w:rsidR="009E4C88" w:rsidRDefault="009E4C8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B6976D" w14:textId="77777777" w:rsidR="002D4FA4" w:rsidRDefault="002D4FA4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Haemophilus\\HaemophilusWeb\\ReportTemplates\\includes\\Kopfzeile - Kurz.docx" </w:instrText>
    </w:r>
    <w:r>
      <w:rPr>
        <w:sz w:val="12"/>
        <w:szCs w:val="12"/>
      </w:rPr>
      <w:fldChar w:fldCharType="separate"/>
    </w:r>
    <w:r w:rsidR="009E4C88">
      <w:rPr>
        <w:noProof/>
      </w:rPr>
      <w:pict w14:anchorId="74CBDD2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2098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9E4C88">
      <w:rPr>
        <w:noProof/>
      </w:rPr>
      <w:pict w14:anchorId="4BF059CA">
        <v:shape id="_x0000_s2097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13DC00D9" w14:textId="77777777" w:rsidR="002D4FA4" w:rsidRDefault="002D4FA4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A194CE9" w14:textId="77777777" w:rsidR="002D4FA4" w:rsidRDefault="002D4FA4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37A87CCF" w14:textId="77777777" w:rsidR="002D4FA4" w:rsidRPr="00000C19" w:rsidRDefault="002D4FA4" w:rsidP="00D551B5">
    <w:pPr>
      <w:rPr>
        <w:sz w:val="12"/>
        <w:szCs w:val="12"/>
      </w:rPr>
    </w:pPr>
  </w:p>
  <w:p w14:paraId="55C8D5E8" w14:textId="77777777" w:rsidR="002D4FA4" w:rsidRPr="00000C19" w:rsidRDefault="002D4FA4" w:rsidP="00D551B5">
    <w:pPr>
      <w:rPr>
        <w:sz w:val="12"/>
        <w:szCs w:val="12"/>
      </w:rPr>
    </w:pPr>
  </w:p>
  <w:p w14:paraId="14C314C7" w14:textId="77777777" w:rsidR="008E63A1" w:rsidRPr="006F7346" w:rsidRDefault="002D4FA4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27D666" w14:textId="77777777" w:rsidR="002D4FA4" w:rsidRDefault="002D4FA4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9E4C88">
      <w:rPr>
        <w:noProof/>
      </w:rPr>
      <w:pict w14:anchorId="5C005B22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094" type="#_x0000_t202" style="position:absolute;margin-left:364.1pt;margin-top:95pt;width:156.8pt;height:304.2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43C7AEE7" w14:textId="77777777" w:rsidR="002D4FA4" w:rsidRDefault="002D4FA4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E8DBE2A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7EC540D3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7054CA3F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FDFCCCB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7C075F7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3D7A6610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1BAA4BC8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F29F492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379878BB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6F5C62CA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4646DCD0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2791F41A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54E4970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476405CF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633FB1E9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1D991E13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16237DFF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AA550DD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631C1516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761CEEC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0E4C1D16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1904974E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602D5BA8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47223172" w14:textId="77777777"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5CFAE18" w14:textId="77777777"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B5693BB" w14:textId="77777777"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136E2B94" w14:textId="77777777"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048A7A8D" w14:textId="77777777" w:rsidR="002D4FA4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4F8C2606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9E4C88">
      <w:rPr>
        <w:noProof/>
      </w:rPr>
      <w:pict w14:anchorId="14B5032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096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9E4C88">
      <w:rPr>
        <w:noProof/>
      </w:rPr>
      <w:pict w14:anchorId="7F46431B">
        <v:shape id="Grafik 1" o:spid="_x0000_s2095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C58FC64" w14:textId="77777777" w:rsidR="002D4FA4" w:rsidRDefault="002D4FA4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CD77366" w14:textId="77777777" w:rsidR="002D4FA4" w:rsidRDefault="002D4FA4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5072FF8C" w14:textId="77777777" w:rsidR="002D4FA4" w:rsidRDefault="002D4FA4" w:rsidP="00AD2792">
    <w:pPr>
      <w:rPr>
        <w:sz w:val="12"/>
        <w:szCs w:val="12"/>
      </w:rPr>
    </w:pPr>
  </w:p>
  <w:p w14:paraId="66C2827C" w14:textId="77777777" w:rsidR="002D4FA4" w:rsidRDefault="002D4FA4" w:rsidP="00AD2792">
    <w:pPr>
      <w:pStyle w:val="Kopfzeile"/>
      <w:rPr>
        <w:sz w:val="12"/>
        <w:szCs w:val="12"/>
      </w:rPr>
    </w:pPr>
  </w:p>
  <w:p w14:paraId="4F14CD13" w14:textId="77777777" w:rsidR="002D4FA4" w:rsidRDefault="002D4FA4" w:rsidP="00AD2792">
    <w:pPr>
      <w:pStyle w:val="Kopfzeile"/>
      <w:rPr>
        <w:sz w:val="12"/>
        <w:szCs w:val="12"/>
      </w:rPr>
    </w:pPr>
  </w:p>
  <w:p w14:paraId="6C0C3FAC" w14:textId="77777777" w:rsidR="002D4FA4" w:rsidRDefault="002D4FA4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2CF3874C" w14:textId="77777777" w:rsidR="002D4FA4" w:rsidRDefault="002D4FA4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159A31F9" w14:textId="77777777" w:rsidR="002D4FA4" w:rsidRPr="00AD2792" w:rsidRDefault="002D4FA4" w:rsidP="00AD2792"/>
  <w:p w14:paraId="577BDC3F" w14:textId="77777777" w:rsidR="000B1866" w:rsidRPr="00EF6C6A" w:rsidRDefault="002D4FA4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99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99"/>
    <o:shapelayout v:ext="edit">
      <o:idmap v:ext="edit" data="1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90</Words>
  <Characters>2461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2</cp:revision>
  <cp:lastPrinted>2015-05-19T09:27:00Z</cp:lastPrinted>
  <dcterms:created xsi:type="dcterms:W3CDTF">2015-05-19T21:00:00Z</dcterms:created>
  <dcterms:modified xsi:type="dcterms:W3CDTF">2022-04-13T21:34:00Z</dcterms:modified>
</cp:coreProperties>
</file>